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577E1" w:rsidRDefault="00F577E1" w:rsidP="00F577E1">
      <w:pPr>
        <w:tabs>
          <w:tab w:val="right" w:leader="dot" w:pos="7020"/>
          <w:tab w:val="left" w:pos="7200"/>
        </w:tabs>
        <w:jc w:val="center"/>
        <w:rPr>
          <w:rFonts w:ascii="Times New Roman" w:hAnsi="Times New Roman" w:cs="Times New Roman"/>
          <w:b/>
          <w:sz w:val="24"/>
          <w:lang w:val="de-DE"/>
        </w:rPr>
      </w:pPr>
      <w:r w:rsidRPr="00F95749">
        <w:rPr>
          <w:rFonts w:ascii="Times New Roman" w:hAnsi="Times New Roman" w:cs="Times New Roman"/>
          <w:b/>
          <w:sz w:val="24"/>
          <w:lang w:val="de-DE"/>
        </w:rPr>
        <w:t>DAFTAR PUSTAKA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sz w:val="24"/>
        </w:rPr>
        <w:fldChar w:fldCharType="begin" w:fldLock="1"/>
      </w:r>
      <w:r w:rsidRPr="00EE1DE2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EE1DE2">
        <w:rPr>
          <w:rFonts w:ascii="Times New Roman" w:hAnsi="Times New Roman" w:cs="Times New Roman"/>
          <w:sz w:val="24"/>
        </w:rPr>
        <w:fldChar w:fldCharType="separate"/>
      </w:r>
      <w:r w:rsidRPr="00EE1DE2">
        <w:rPr>
          <w:rFonts w:ascii="Times New Roman" w:hAnsi="Times New Roman" w:cs="Times New Roman"/>
          <w:noProof/>
          <w:sz w:val="24"/>
          <w:szCs w:val="24"/>
        </w:rPr>
        <w:t>Barahama, F. (2018). Hubu</w:t>
      </w:r>
      <w:r>
        <w:rPr>
          <w:rFonts w:ascii="Times New Roman" w:hAnsi="Times New Roman" w:cs="Times New Roman"/>
          <w:noProof/>
          <w:sz w:val="24"/>
          <w:szCs w:val="24"/>
        </w:rPr>
        <w:t xml:space="preserve">ngan Perawatan Kebersihan Gigi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 Mulut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ngan Kejadian Karies Gigi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p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da Anak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>i S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 Gmist Smirna Kawio Kecamatan Kepulauan Marore Kabupaten Sangihe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EE1DE2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>Dida, A. (2019). Hu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ungan Kebiasaan Menyikat Gigi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ngan Jumlah Karies Gigi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p</w:t>
      </w:r>
      <w:r>
        <w:rPr>
          <w:rFonts w:ascii="Times New Roman" w:hAnsi="Times New Roman" w:cs="Times New Roman"/>
          <w:noProof/>
          <w:sz w:val="24"/>
          <w:szCs w:val="24"/>
        </w:rPr>
        <w:t>ada Siswa S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M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 Pateyi I Kabupaten Sumba Timur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Poltekkes Kemenkes Yogyakarta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>Fatimah, S., &amp; Devi Amelia Kartika Putri. (2017). Hubungan Kebiasaan Menyikat 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gi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ngan Kejadian Karies Gigi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p</w:t>
      </w:r>
      <w:r>
        <w:rPr>
          <w:rFonts w:ascii="Times New Roman" w:hAnsi="Times New Roman" w:cs="Times New Roman"/>
          <w:noProof/>
          <w:sz w:val="24"/>
          <w:szCs w:val="24"/>
        </w:rPr>
        <w:t>ada Anak S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>i S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tiwarna I</w:t>
      </w:r>
      <w:r w:rsidRPr="004826F1">
        <w:rPr>
          <w:rFonts w:ascii="Times New Roman" w:hAnsi="Times New Roman" w:cs="Times New Roman"/>
          <w:noProof/>
          <w:sz w:val="24"/>
          <w:szCs w:val="24"/>
        </w:rPr>
        <w:t>II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 Kota Bekasi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EE1DE2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Galuh, I. (2018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Buku Kesehatan Anak untuk Orang Tua : Gigi Sehat, Anak Cerdas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Yogyakarta: Deepublish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Gayatri, R. W. (2013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Gambaran Status Karies Gigi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Ghofur, A. (2019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Pedoman Lengkap Kesehatan Gigi dan Mulut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Temanggung: Desa Pustaka Indonesia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Ika Pratiwiningsih, B. (2016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Kesehatan Masyarakat : Kesehatan Gigi dan Mulut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Surakarta : PT Borobudur Inspira Nusantara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Jumhal, M. F. (2019). </w:t>
      </w:r>
      <w:r w:rsidRPr="0009166B">
        <w:rPr>
          <w:rFonts w:ascii="Times New Roman" w:hAnsi="Times New Roman" w:cs="Times New Roman"/>
          <w:i/>
          <w:noProof/>
          <w:sz w:val="24"/>
          <w:szCs w:val="24"/>
        </w:rPr>
        <w:t xml:space="preserve">Hubungan Kebiasaan Menggosok Gigi dan Mengkonsumsi Makanan Kariogenik </w:t>
      </w:r>
      <w:r w:rsidRPr="0009166B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engan Kejadian Karies Gigi </w:t>
      </w:r>
      <w:r w:rsidRPr="0009166B">
        <w:rPr>
          <w:rFonts w:ascii="Times New Roman" w:hAnsi="Times New Roman" w:cs="Times New Roman"/>
          <w:i/>
          <w:iCs/>
          <w:noProof/>
          <w:sz w:val="24"/>
          <w:szCs w:val="24"/>
        </w:rPr>
        <w:t>p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da Anak Usia 6-9 Tahun </w:t>
      </w:r>
      <w:r w:rsidRPr="0009166B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 S</w:t>
      </w:r>
      <w:r w:rsidRPr="0009166B">
        <w:rPr>
          <w:rFonts w:ascii="Times New Roman" w:hAnsi="Times New Roman" w:cs="Times New Roman"/>
          <w:i/>
          <w:iCs/>
          <w:noProof/>
          <w:sz w:val="24"/>
          <w:szCs w:val="24"/>
        </w:rPr>
        <w:t>D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Negeri 30 Palembang Tahun 2019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Kemenkes RI. (2012). Buku Panduan Pelatihan Kader Kesehatan Gigi dan Mulut di Masyarakat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Kementerian Kesehatan RI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Kementrian Kesehatan RI. (2019). Infodatin Kesehatan Gigi Nasional. In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Pusat Data dan Informasi Kementerian Kesehatan RI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Kidd, E. A. M., &amp; Bechal, S. J. (2012). Dasar-dasar karies penyakit dan penanggulangannya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Jakarta: Egc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Kurdaningsih, S. V. (2018). Hubungan kebiasaan menggosok gigi dengan timbulnya karies gigi pada anak usia sekolah di SDN 135 Palembang tahun 2017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Jurnal ’Aisyiyah Merdeka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E1DE2">
        <w:rPr>
          <w:rFonts w:ascii="Times New Roman" w:hAnsi="Times New Roman" w:cs="Times New Roman"/>
          <w:noProof/>
          <w:sz w:val="24"/>
          <w:szCs w:val="24"/>
        </w:rPr>
        <w:t>(1), 8–14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Mukhbitin, F. (2018). Hubungan Jenis Kelamin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Gosok Gigi Malam Sebelum Tidur </w:t>
      </w:r>
      <w:r w:rsidRPr="00E43350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ngan Kejadian Karies </w:t>
      </w:r>
      <w:r w:rsidRPr="00E43350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>i M</w:t>
      </w:r>
      <w:r w:rsidRPr="00E43350">
        <w:rPr>
          <w:rFonts w:ascii="Times New Roman" w:hAnsi="Times New Roman" w:cs="Times New Roman"/>
          <w:noProof/>
          <w:sz w:val="24"/>
          <w:szCs w:val="24"/>
        </w:rPr>
        <w:t>I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 Al - Mutmainnah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Jurnal PROMKES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https://doi.org/10.20473/jpk.v6.i2.2018.155-166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mpuni,Y &amp;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 Pratiwi, E. (2013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45 Masalah dan Solusi Penyakit Gigi dan Mulut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Yogyakarta: Rapha Publising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Norfai, &amp; Rahman, E. (2017). Hubungan Pengetahuan Dan Kebiasaan </w:t>
      </w:r>
      <w:r w:rsidRPr="00EE1DE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enggosok Gigi Dengan Kejadian Karies Gigi Di Sdi Darul Mu’Minin Kota Banjarmasin Tahun 2017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Dinamika Kesehatan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Notoatmodjo. (2014). Pengetahuan Sikap dan Perilaku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Pengetahuan Sikap Dan Perilaku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pitaloka,  dyah ayu mayang. (2018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Tingginya Angka OHI-S Dilihat dari Perilaku Cara Menggosok Gigi yang Benar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https://doi.org/10.31219/osf.io/x7h2v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Putri. (2011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Ilmu Pencegahan Penyakit Jaringan Keras dan Jaringan Pendukung Gigi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Jakarta: EGC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Putri, R. A. (2017). Hubungan Cara Menggosok Gigi Terhadap Kejadian Karies Gigi pada Anak Usia Sekolah di SDN. 6 Kecamatan Pontianak Utara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Naskah Publikasi</w:t>
      </w:r>
      <w:r w:rsidRPr="00EE1DE2">
        <w:rPr>
          <w:rFonts w:ascii="Times New Roman" w:hAnsi="Times New Roman" w:cs="Times New Roman"/>
          <w:noProof/>
          <w:sz w:val="24"/>
          <w:szCs w:val="24"/>
        </w:rPr>
        <w:t>, 11. Retrieved from http://jurnal.untan.ac.id/index.php/jmkeperawatanFK/article/view/22359/17798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Rahim, R. (2015). </w:t>
      </w:r>
      <w:r w:rsidRPr="0009166B">
        <w:rPr>
          <w:rFonts w:ascii="Times New Roman" w:hAnsi="Times New Roman" w:cs="Times New Roman"/>
          <w:noProof/>
          <w:sz w:val="24"/>
          <w:szCs w:val="24"/>
          <w:lang w:val="de-DE"/>
        </w:rPr>
        <w:t>Hubungan Kebiasaan Menggosok Gigi Malam Hari 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n Kejadian Karies Gigi </w:t>
      </w:r>
      <w:r w:rsidRPr="0009166B">
        <w:rPr>
          <w:rFonts w:ascii="Times New Roman" w:hAnsi="Times New Roman" w:cs="Times New Roman"/>
          <w:noProof/>
          <w:sz w:val="24"/>
          <w:szCs w:val="24"/>
          <w:lang w:val="de-DE"/>
        </w:rPr>
        <w:t>p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ada Anak Sekolah Dasar Negeri Karang Tengah 07 Tangerang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Kesehatan Gigi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EE1DE2">
        <w:rPr>
          <w:rFonts w:ascii="Times New Roman" w:hAnsi="Times New Roman" w:cs="Times New Roman"/>
          <w:noProof/>
          <w:sz w:val="24"/>
          <w:szCs w:val="24"/>
        </w:rPr>
        <w:t>, 69–76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Riskesdas. (2018). Hasil Utama Riset Kesehatan Dasar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Kementrian Kesehatan Republik Indonesia</w:t>
      </w:r>
      <w:r w:rsidRPr="00EE1DE2">
        <w:rPr>
          <w:rFonts w:ascii="Times New Roman" w:hAnsi="Times New Roman" w:cs="Times New Roman"/>
          <w:noProof/>
          <w:sz w:val="24"/>
          <w:szCs w:val="24"/>
        </w:rPr>
        <w:t>, 1–100. https://doi.org/1 Desember 2013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Robert P, Langlais, Craig S, Miller, Jill S, N.-G. (2013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Lesi Mulut yang Sering Ditemukan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Jakarta: Buku Kedokteran EGC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Sariningsih, E. (2012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Merawat Gigi Anak Sejak Usia Dini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Jakarta: PT Elex Media Komputindo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Setyaningsih, D. (2019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Menjaga Kesehatan Gigi dan Mulut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Tangerang: Loka Aksara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>Sulistyaningrum, E. M. (2019). Hubungan Kepatuhan Me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gosok Gigi Sebelum Tidur Malam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ngan Terjadinya Karies Gigi </w:t>
      </w:r>
      <w:r w:rsidRPr="004826F1">
        <w:rPr>
          <w:rFonts w:ascii="Times New Roman" w:hAnsi="Times New Roman" w:cs="Times New Roman"/>
          <w:noProof/>
          <w:sz w:val="24"/>
          <w:szCs w:val="24"/>
        </w:rPr>
        <w:t>p</w:t>
      </w:r>
      <w:r w:rsidRPr="00EE1DE2">
        <w:rPr>
          <w:rFonts w:ascii="Times New Roman" w:hAnsi="Times New Roman" w:cs="Times New Roman"/>
          <w:noProof/>
          <w:sz w:val="24"/>
          <w:szCs w:val="24"/>
        </w:rPr>
        <w:t>ada Anak Usia S</w:t>
      </w:r>
      <w:r>
        <w:rPr>
          <w:rFonts w:ascii="Times New Roman" w:hAnsi="Times New Roman" w:cs="Times New Roman"/>
          <w:noProof/>
          <w:sz w:val="24"/>
          <w:szCs w:val="24"/>
        </w:rPr>
        <w:t>ekolah Dasar 7 – 12 Tahun Di S</w:t>
      </w:r>
      <w:r w:rsidRPr="004826F1">
        <w:rPr>
          <w:rFonts w:ascii="Times New Roman" w:hAnsi="Times New Roman" w:cs="Times New Roman"/>
          <w:noProof/>
          <w:sz w:val="24"/>
          <w:szCs w:val="24"/>
        </w:rPr>
        <w:t>DN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 03 Madiun Lor Kota Madiun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Journal Nursing Care and Biomolecular</w:t>
      </w: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EE1DE2">
        <w:rPr>
          <w:rFonts w:ascii="Times New Roman" w:hAnsi="Times New Roman" w:cs="Times New Roman"/>
          <w:noProof/>
          <w:sz w:val="24"/>
          <w:szCs w:val="24"/>
        </w:rPr>
        <w:t>(1), 53–59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Tanu, N. P., Manu, A. A., &amp; Ngadilah, C. (2019). Hubungan Frekuensi Menyikat Gigi dengan Tingkat Kejadian Karies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Dental Therapist Journal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Tarigan, R. (2014). Karies Gigi. In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Jakarta : Hipocrates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Wijaya, L. I. (2019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>Gambaran Perilaku Menyikat Gigi dan Skor Debris pada Siswa SMP Kelas VII SMP Negeri 12 Purworejo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 3. Retrieved from http://eprints.poltekkesjogja.ac.id/1511/7/KTI Lengkap.pdf</w:t>
      </w:r>
    </w:p>
    <w:p w:rsidR="00F577E1" w:rsidRPr="00EE1DE2" w:rsidRDefault="00F577E1" w:rsidP="00F577E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EE1DE2">
        <w:rPr>
          <w:rFonts w:ascii="Times New Roman" w:hAnsi="Times New Roman" w:cs="Times New Roman"/>
          <w:noProof/>
          <w:sz w:val="24"/>
          <w:szCs w:val="24"/>
        </w:rPr>
        <w:t xml:space="preserve">Windarti. (2016).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Hubungan Perilaku Menggosok Gigi Dengan Kejadian Karies </w:t>
      </w:r>
      <w:r w:rsidRPr="00EE1DE2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Gigi Pada Anak Usia 6-12 Tahun Di Sd Negeri 1 Tamanwinangun Kebumen Tahun 2016</w:t>
      </w:r>
      <w:r w:rsidRPr="00EE1DE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37C6F" w:rsidRDefault="00F577E1" w:rsidP="00F577E1">
      <w:r w:rsidRPr="00EE1DE2">
        <w:rPr>
          <w:rFonts w:ascii="Times New Roman" w:hAnsi="Times New Roman" w:cs="Times New Roman"/>
          <w:sz w:val="24"/>
        </w:rPr>
        <w:fldChar w:fldCharType="end"/>
      </w:r>
      <w:bookmarkStart w:id="0" w:name="_GoBack"/>
      <w:bookmarkEnd w:id="0"/>
    </w:p>
    <w:sectPr w:rsidR="00537C6F" w:rsidSect="00F577E1">
      <w:pgSz w:w="11909" w:h="16834" w:code="9"/>
      <w:pgMar w:top="2275" w:right="1699" w:bottom="1699" w:left="2275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577E1"/>
    <w:rsid w:val="002C04CF"/>
    <w:rsid w:val="00563608"/>
    <w:rsid w:val="00F577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77E1"/>
    <w:rPr>
      <w:rFonts w:eastAsiaTheme="minorHAnsi"/>
      <w:lang w:val="id-ID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77E1"/>
    <w:rPr>
      <w:rFonts w:eastAsiaTheme="minorHAnsi"/>
      <w:lang w:val="id-ID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25</Words>
  <Characters>356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iLee</dc:creator>
  <cp:lastModifiedBy>MeiLee</cp:lastModifiedBy>
  <cp:revision>1</cp:revision>
  <dcterms:created xsi:type="dcterms:W3CDTF">2021-09-16T05:41:00Z</dcterms:created>
  <dcterms:modified xsi:type="dcterms:W3CDTF">2021-09-16T05:42:00Z</dcterms:modified>
</cp:coreProperties>
</file>